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ECA08" w14:textId="574B88E0" w:rsidR="007471A9" w:rsidRDefault="004441B0" w:rsidP="004441B0">
      <w:pPr>
        <w:pStyle w:val="Title"/>
      </w:pPr>
      <w:r>
        <w:t>[the water paper]</w:t>
      </w:r>
    </w:p>
    <w:p w14:paraId="07CEE5A6" w14:textId="12F9BE54" w:rsidR="00555A40" w:rsidRDefault="00555A40" w:rsidP="00555A40">
      <w:pPr>
        <w:pStyle w:val="Authors"/>
      </w:pPr>
      <w:r>
        <w:t>M. Saslaw, G. Henkes</w:t>
      </w:r>
      <w:r>
        <w:rPr>
          <w:vertAlign w:val="superscript"/>
        </w:rPr>
        <w:t>1</w:t>
      </w:r>
      <w:r>
        <w:t>, D. Lee</w:t>
      </w:r>
      <w:r>
        <w:rPr>
          <w:vertAlign w:val="superscript"/>
        </w:rPr>
        <w:t>2</w:t>
      </w:r>
      <w:r>
        <w:t>…</w:t>
      </w:r>
    </w:p>
    <w:p w14:paraId="12074CEC" w14:textId="0E21D0F0" w:rsidR="00555A40" w:rsidRDefault="00555A40" w:rsidP="00555A40">
      <w:pPr>
        <w:pStyle w:val="Affiliation"/>
      </w:pPr>
      <w:r>
        <w:rPr>
          <w:vertAlign w:val="superscript"/>
        </w:rPr>
        <w:t>1</w:t>
      </w:r>
      <w:r>
        <w:t>Stony Brook University</w:t>
      </w:r>
    </w:p>
    <w:p w14:paraId="21675719" w14:textId="7E66521C" w:rsidR="00555A40" w:rsidRDefault="00555A40" w:rsidP="00555A40">
      <w:pPr>
        <w:pStyle w:val="Affiliation"/>
      </w:pPr>
      <w:r>
        <w:rPr>
          <w:vertAlign w:val="superscript"/>
        </w:rPr>
        <w:t>2</w:t>
      </w:r>
      <w:r>
        <w:t>University of Michigan</w:t>
      </w:r>
    </w:p>
    <w:p w14:paraId="3668EE24" w14:textId="28085D50" w:rsidR="00555A40" w:rsidRDefault="00555A40" w:rsidP="00555A40">
      <w:pPr>
        <w:pStyle w:val="Affiliation"/>
      </w:pPr>
      <w:r>
        <w:t>Corresponding author: Mae Saslaw (</w:t>
      </w:r>
      <w:hyperlink r:id="rId7" w:history="1">
        <w:r w:rsidRPr="00F66449">
          <w:rPr>
            <w:rStyle w:val="Hyperlink"/>
          </w:rPr>
          <w:t>mae.saslaw@stonybrook.edu</w:t>
        </w:r>
      </w:hyperlink>
      <w:r>
        <w:t>)</w:t>
      </w:r>
    </w:p>
    <w:p w14:paraId="0CC960F9" w14:textId="4DECB6EB" w:rsidR="00555A40" w:rsidRDefault="00555A40" w:rsidP="00555A40">
      <w:pPr>
        <w:pStyle w:val="Heading-Main"/>
      </w:pPr>
      <w:r>
        <w:t>Key Points:</w:t>
      </w:r>
    </w:p>
    <w:p w14:paraId="0D323A3A" w14:textId="4C936DAE" w:rsidR="00555A40" w:rsidRDefault="00555A40" w:rsidP="00555A40">
      <w:pPr>
        <w:pStyle w:val="KeyPoints"/>
        <w:numPr>
          <w:ilvl w:val="0"/>
          <w:numId w:val="27"/>
        </w:numPr>
      </w:pPr>
      <w:r>
        <w:t xml:space="preserve">New measurements </w:t>
      </w:r>
      <w:r w:rsidR="00CC6055">
        <w:t>enhance the stable isotope hydrology record for the Turkana Basin</w:t>
      </w:r>
    </w:p>
    <w:p w14:paraId="4EE39616" w14:textId="19EA89B4" w:rsidR="00CC6055" w:rsidRPr="00555A40" w:rsidRDefault="00CC6055" w:rsidP="00555A40">
      <w:pPr>
        <w:pStyle w:val="KeyPoints"/>
        <w:numPr>
          <w:ilvl w:val="0"/>
          <w:numId w:val="27"/>
        </w:numPr>
      </w:pPr>
      <w:r>
        <w:t>Evaporation modelling provides water balance estimates under arid, closed basin lake conditions</w:t>
      </w:r>
    </w:p>
    <w:p w14:paraId="7C26705A" w14:textId="5D9BD2CA" w:rsidR="00D204DD" w:rsidRDefault="004441B0" w:rsidP="00555A40">
      <w:pPr>
        <w:pStyle w:val="Heading-Main"/>
      </w:pPr>
      <w:r>
        <w:t>Abstract</w:t>
      </w:r>
    </w:p>
    <w:p w14:paraId="3DF26879" w14:textId="77777777" w:rsidR="00555A40" w:rsidRPr="00A0547C" w:rsidRDefault="00555A40" w:rsidP="00A0547C">
      <w:pPr>
        <w:pStyle w:val="Text"/>
      </w:pPr>
    </w:p>
    <w:p w14:paraId="677FC0A9" w14:textId="6AE6AEC8" w:rsidR="00D204DD" w:rsidRDefault="00D204DD" w:rsidP="00D204DD">
      <w:pPr>
        <w:pStyle w:val="Heading-Main"/>
      </w:pPr>
      <w:r>
        <w:t>Plain Language Summary</w:t>
      </w:r>
    </w:p>
    <w:p w14:paraId="3A978569" w14:textId="6D932CE3" w:rsidR="004441B0" w:rsidRPr="00A0547C" w:rsidRDefault="004441B0" w:rsidP="00A0547C">
      <w:pPr>
        <w:pStyle w:val="Text"/>
      </w:pPr>
    </w:p>
    <w:p w14:paraId="4B066CCA" w14:textId="304FAA78" w:rsidR="004441B0" w:rsidRPr="00D204DD" w:rsidRDefault="00D204DD" w:rsidP="00D204DD">
      <w:pPr>
        <w:pStyle w:val="Heading-Main"/>
      </w:pPr>
      <w:r>
        <w:t xml:space="preserve">1 </w:t>
      </w:r>
      <w:r w:rsidR="004441B0" w:rsidRPr="00D204DD">
        <w:t>Introduction</w:t>
      </w:r>
    </w:p>
    <w:p w14:paraId="625CBAC3" w14:textId="3DADCE55" w:rsidR="0096245A" w:rsidRDefault="00432193" w:rsidP="00293A4C">
      <w:pPr>
        <w:pStyle w:val="Text"/>
      </w:pPr>
      <w:r>
        <w:t xml:space="preserve">Lake Turkana is the largest desert lake in the world. It is one of the African Great Lakes, situated in the northern portion of the East African Rift System. Most of the lake lies in Kenya, and the Omo River </w:t>
      </w:r>
      <w:r w:rsidR="00FA1427">
        <w:t>d</w:t>
      </w:r>
      <w:r>
        <w:t>elta at the north end of the lake spans both sides of the border between Kenya and Ethiopia</w:t>
      </w:r>
      <w:r w:rsidR="005F20E8">
        <w:t xml:space="preserve"> (</w:t>
      </w:r>
      <w:r w:rsidR="005F20E8">
        <w:fldChar w:fldCharType="begin"/>
      </w:r>
      <w:r w:rsidR="005F20E8">
        <w:instrText xml:space="preserve"> REF _Ref100660525 \h </w:instrText>
      </w:r>
      <w:r w:rsidR="00293A4C">
        <w:instrText xml:space="preserve"> \* MERGEFORMAT </w:instrText>
      </w:r>
      <w:r w:rsidR="005F20E8">
        <w:fldChar w:fldCharType="separate"/>
      </w:r>
      <w:r w:rsidR="005F20E8">
        <w:t xml:space="preserve">Figure </w:t>
      </w:r>
      <w:r w:rsidR="005F20E8">
        <w:rPr>
          <w:noProof/>
        </w:rPr>
        <w:t>1</w:t>
      </w:r>
      <w:r w:rsidR="005F20E8">
        <w:fldChar w:fldCharType="end"/>
      </w:r>
      <w:r w:rsidR="005F20E8">
        <w:t>)</w:t>
      </w:r>
      <w:r>
        <w:t xml:space="preserve">. </w:t>
      </w:r>
      <w:r w:rsidR="00D442D3">
        <w:t xml:space="preserve">It </w:t>
      </w:r>
      <w:r w:rsidR="00C80423">
        <w:t>is a closed basin with</w:t>
      </w:r>
      <w:r w:rsidR="00D442D3">
        <w:t xml:space="preserve"> a surface area of 7</w:t>
      </w:r>
      <w:r w:rsidR="00FA1427">
        <w:t>,56</w:t>
      </w:r>
      <w:r w:rsidR="00D442D3">
        <w:t>0 km</w:t>
      </w:r>
      <w:r w:rsidR="00D442D3">
        <w:rPr>
          <w:vertAlign w:val="superscript"/>
        </w:rPr>
        <w:t>2</w:t>
      </w:r>
      <w:r w:rsidR="00D442D3">
        <w:t xml:space="preserve"> and a </w:t>
      </w:r>
      <w:r w:rsidR="00FA1427">
        <w:t>drainage area of 130,860</w:t>
      </w:r>
      <w:r w:rsidR="00D442D3">
        <w:t xml:space="preserve"> </w:t>
      </w:r>
      <w:r w:rsidR="00FA1427" w:rsidRPr="00FA1427">
        <w:t>km</w:t>
      </w:r>
      <w:r w:rsidR="00FA1427" w:rsidRPr="00FA1427">
        <w:rPr>
          <w:vertAlign w:val="superscript"/>
        </w:rPr>
        <w:t>2</w:t>
      </w:r>
      <w:r w:rsidR="00FA1427">
        <w:t>, with most of its catchment in the Omo Basin</w:t>
      </w:r>
      <w:r w:rsidR="00C80423">
        <w:t xml:space="preserve"> and 90% of its input from the Omo River</w:t>
      </w:r>
      <w:r w:rsidR="00FA1427">
        <w:t xml:space="preserve"> </w:t>
      </w:r>
      <w:r w:rsidR="00FA1427">
        <w:fldChar w:fldCharType="begin"/>
      </w:r>
      <w:r w:rsidR="00C80423">
        <w:instrText xml:space="preserve"> ADDIN ZOTERO_ITEM CSL_CITATION {"citationID":"mSk7JpQi","properties":{"formattedCitation":"(Avery, 2012; Hopson, 1982)","plainCitation":"(Avery, 2012; Hopson, 1982)","noteIndex":0},"citationItems":[{"id":6500,"uris":["http://zotero.org/users/4132460/items/GH3RMDYI"],"itemData":{"id":6500,"type":"report","publisher":"University of Oxford African Studies Centre","title":"Lake Turkana &amp; The Lower Omo: Hydrological Impacts of Gibe III &amp; Lower Omo Irrigation Development","URL":"https://www.africanstudies.ox.ac.uk/research-projects/lake-turkana-and-the-lower-omo-hydrological-impacts-of-major-dam-and-irrigation-de","author":[{"family":"Avery","given":"Sean"}],"issued":{"date-parts":[["2012",10]]}}},{"id":4211,"uris":["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schema":"https://github.com/citation-style-language/schema/raw/master/csl-citation.json"} </w:instrText>
      </w:r>
      <w:r w:rsidR="00FA1427">
        <w:fldChar w:fldCharType="separate"/>
      </w:r>
      <w:r w:rsidR="00C80423">
        <w:rPr>
          <w:noProof/>
        </w:rPr>
        <w:t>(Avery, 2012; Hopson, 1982)</w:t>
      </w:r>
      <w:r w:rsidR="00FA1427">
        <w:fldChar w:fldCharType="end"/>
      </w:r>
      <w:r w:rsidR="00C80423">
        <w:t>.</w:t>
      </w:r>
      <w:r w:rsidR="00FA1427">
        <w:t xml:space="preserve"> </w:t>
      </w:r>
      <w:r w:rsidR="003569D6" w:rsidRPr="00FA1427">
        <w:t>Mean</w:t>
      </w:r>
      <w:r w:rsidR="003569D6">
        <w:t xml:space="preserve"> annual </w:t>
      </w:r>
      <w:r w:rsidR="00A65237">
        <w:t>air temperatures in the Turkana Basin are among the hottest on the planet, around 29</w:t>
      </w:r>
      <w:r w:rsidR="00D442D3">
        <w:t xml:space="preserve"> </w:t>
      </w:r>
      <w:r w:rsidR="00A65237">
        <w:t>°C</w:t>
      </w:r>
      <w:r w:rsidR="00D442D3">
        <w:t xml:space="preserve"> </w:t>
      </w:r>
      <w:r w:rsidR="00D442D3">
        <w:fldChar w:fldCharType="begin"/>
      </w:r>
      <w:r w:rsidR="00D442D3">
        <w:instrText xml:space="preserve"> ADDIN ZOTERO_ITEM CSL_CITATION {"citationID":"swiBpYEA","properties":{"formattedCitation":"(Hijmans et al., 2005; Passey et al., 2010)","plainCitation":"(Hijmans et al., 2005; Passey et al., 2010)","noteIndex":0},"citationItems":[{"id":6503,"uris":["http://zotero.org/users/4132460/items/35S8JR5R"],"itemData":{"id":6503,"type":"article-journal","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container-title":"International Journal of Climatology","DOI":"10.1002/joc.1276","ISSN":"1097-0088","issue":"15","language":"en","note":"_eprint: https://onlinelibrary.wiley.com/doi/pdf/10.1002/joc.1276","page":"1965-1978","source":"Wiley Online Library","title":"Very high resolution interpolated climate surfaces for global land areas","URL":"https://onlinelibrary.wiley.com/doi/abs/10.1002/joc.1276","volume":"25","author":[{"family":"Hijmans","given":"Robert J."},{"family":"Cameron","given":"Susan E."},{"family":"Parra","given":"Juan L."},{"family":"Jones","given":"Peter G."},{"family":"Jarvis","given":"Andy"}],"accessed":{"date-parts":[["2022",4,12]]},"issued":{"date-parts":[["2005"]]}}},{"id":955,"uris":["http://zotero.org/users/4132460/items/YZN4TLYS"],"itemData":{"id":955,"type":"article-journal","container-title":"Proceedings of the National Academy of Sciences","DOI":"10.1073/pnas.1001824107","ISSN":"0027-8424, 1091-6490","issue":"25","language":"en","page":"11245-11249","source":"Crossref","title":"High-temperature environments of human evolution in East Africa based on bond ordering in paleosol carbonates","URL":"http://www.pnas.org/cgi/doi/10.1073/pnas.1001824107","volume":"107","author":[{"family":"Passey","given":"B. H."},{"family":"Levin","given":"N. E."},{"family":"Cerling","given":"T. E."},{"family":"Brown","given":"F. H."},{"family":"Eiler","given":"J. M."}],"accessed":{"date-parts":[["2019",3,10]]},"issued":{"date-parts":[["2010",6,22]]}}}],"schema":"https://github.com/citation-style-language/schema/raw/master/csl-citation.json"} </w:instrText>
      </w:r>
      <w:r w:rsidR="00D442D3">
        <w:fldChar w:fldCharType="separate"/>
      </w:r>
      <w:r w:rsidR="00D442D3" w:rsidRPr="00C80423">
        <w:rPr>
          <w:noProof/>
        </w:rPr>
        <w:t>(Hijmans et al., 2005; Passey et al., 2010)</w:t>
      </w:r>
      <w:r w:rsidR="00D442D3">
        <w:fldChar w:fldCharType="end"/>
      </w:r>
      <w:r w:rsidR="00D442D3">
        <w:t xml:space="preserve">. </w:t>
      </w:r>
      <w:r w:rsidR="003943EF" w:rsidRPr="003943EF">
        <w:rPr>
          <w:highlight w:val="yellow"/>
        </w:rPr>
        <w:t>Mean annual precipitation …</w:t>
      </w:r>
      <w:r w:rsidR="003943EF">
        <w:t xml:space="preserve"> In these extreme conditions, Lake Turkana provides </w:t>
      </w:r>
      <w:r w:rsidR="0096245A">
        <w:t xml:space="preserve">food and water for communities on the lakeshore and in nearby towns and villages. </w:t>
      </w:r>
      <w:r w:rsidR="0096245A" w:rsidRPr="0096245A">
        <w:rPr>
          <w:highlight w:val="yellow"/>
        </w:rPr>
        <w:t>Wildlife, national parks, cultural significance …</w:t>
      </w:r>
      <w:r w:rsidR="005E673B">
        <w:t xml:space="preserve"> </w:t>
      </w:r>
    </w:p>
    <w:p w14:paraId="08DCF093" w14:textId="77777777" w:rsidR="009D4B8A" w:rsidRDefault="00794A95" w:rsidP="009D4B8A">
      <w:pPr>
        <w:pStyle w:val="BodyText"/>
        <w:keepNext/>
      </w:pPr>
      <w:r>
        <w:rPr>
          <w:noProof/>
        </w:rPr>
        <w:lastRenderedPageBreak/>
        <w:drawing>
          <wp:inline distT="0" distB="0" distL="0" distR="0" wp14:anchorId="3D2DB5EE" wp14:editId="43296CF3">
            <wp:extent cx="5360035" cy="5368290"/>
            <wp:effectExtent l="0" t="0" r="0"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0035" cy="5368290"/>
                    </a:xfrm>
                    <a:prstGeom prst="rect">
                      <a:avLst/>
                    </a:prstGeom>
                  </pic:spPr>
                </pic:pic>
              </a:graphicData>
            </a:graphic>
          </wp:inline>
        </w:drawing>
      </w:r>
    </w:p>
    <w:p w14:paraId="22D148F3" w14:textId="1BB51942" w:rsidR="00AB7635" w:rsidRPr="009D4B8A" w:rsidRDefault="009D4B8A" w:rsidP="009D4B8A">
      <w:pPr>
        <w:pStyle w:val="FigureorTableCaption"/>
      </w:pPr>
      <w:r w:rsidRPr="009D4B8A">
        <w:rPr>
          <w:b/>
          <w:bCs/>
        </w:rPr>
        <w:t xml:space="preserve">Figure </w:t>
      </w:r>
      <w:r w:rsidRPr="009D4B8A">
        <w:rPr>
          <w:b/>
          <w:bCs/>
        </w:rPr>
        <w:fldChar w:fldCharType="begin"/>
      </w:r>
      <w:r w:rsidRPr="009D4B8A">
        <w:rPr>
          <w:b/>
          <w:bCs/>
        </w:rPr>
        <w:instrText xml:space="preserve"> SEQ Figure \* ARABIC </w:instrText>
      </w:r>
      <w:r w:rsidRPr="009D4B8A">
        <w:rPr>
          <w:b/>
          <w:bCs/>
        </w:rPr>
        <w:fldChar w:fldCharType="separate"/>
      </w:r>
      <w:r w:rsidR="00473FDC">
        <w:rPr>
          <w:b/>
          <w:bCs/>
          <w:noProof/>
        </w:rPr>
        <w:t>1</w:t>
      </w:r>
      <w:r w:rsidRPr="009D4B8A">
        <w:rPr>
          <w:b/>
          <w:bCs/>
        </w:rPr>
        <w:fldChar w:fldCharType="end"/>
      </w:r>
      <w:r w:rsidRPr="009D4B8A">
        <w:rPr>
          <w:b/>
          <w:bCs/>
        </w:rPr>
        <w:t>.</w:t>
      </w:r>
      <w:r w:rsidRPr="009D4B8A">
        <w:t xml:space="preserve"> Sample location map for waters collected in the Turkana Basin, 2016–2021</w:t>
      </w:r>
    </w:p>
    <w:p w14:paraId="5320E546" w14:textId="4A68B22E" w:rsidR="004441B0" w:rsidRDefault="00D204DD" w:rsidP="00D204DD">
      <w:pPr>
        <w:pStyle w:val="Heading-Main"/>
      </w:pPr>
      <w:r>
        <w:t xml:space="preserve">2 Materials and </w:t>
      </w:r>
      <w:r w:rsidR="004441B0">
        <w:t>Methods</w:t>
      </w:r>
    </w:p>
    <w:p w14:paraId="2CFE5871" w14:textId="6AB57CA6" w:rsidR="00214D91" w:rsidRPr="00214D91" w:rsidRDefault="00214D91" w:rsidP="00214D91">
      <w:pPr>
        <w:pStyle w:val="Text"/>
      </w:pPr>
      <w:r w:rsidRPr="00214D91">
        <w:t>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w:t>
      </w:r>
      <w:r w:rsidR="00A844EA">
        <w:t>,</w:t>
      </w:r>
      <w:r w:rsidRPr="00214D91">
        <w:t xml:space="preserv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w:t>
      </w:r>
      <w:r w:rsidRPr="00214D91">
        <w:lastRenderedPageBreak/>
        <w:t>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implies that building roofs were saturated with rainwater, which is only possible during a relatively heavy rain event.  </w:t>
      </w:r>
    </w:p>
    <w:p w14:paraId="3493B3B4" w14:textId="3A2D16D7" w:rsidR="00214D91" w:rsidRPr="00214D91" w:rsidRDefault="00214D91" w:rsidP="00214D91">
      <w:pPr>
        <w:pStyle w:val="Text"/>
      </w:pPr>
      <w:r w:rsidRPr="00214D91">
        <w:t xml:space="preserve">With exception of the aforementioned precipitation samples, water samples were collected using 5 ml plastic syringes and filtered through 0.45 </w:t>
      </w:r>
      <w:r w:rsidR="000E51A0">
        <w:rPr>
          <w:lang w:val="el-GR"/>
        </w:rPr>
        <w:t>μ</w:t>
      </w:r>
      <w:r w:rsidR="000E51A0">
        <w:t xml:space="preserve">m </w:t>
      </w:r>
      <w:r w:rsidRPr="00214D91">
        <w:t>PTFE filters into 2 mL glass vials with plastic displacement caps for transport and storage. Vials were sealed in individual Whirl-</w:t>
      </w:r>
      <w:proofErr w:type="spellStart"/>
      <w:r w:rsidRPr="00214D91">
        <w:t>pak</w:t>
      </w:r>
      <w:proofErr w:type="spellEnd"/>
      <w:r w:rsidRPr="00214D91">
        <w:t xml:space="preserve">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2161D343" w14:textId="6E2BB751" w:rsidR="00214D91" w:rsidRPr="00214D91" w:rsidRDefault="00214D91" w:rsidP="00214D91">
      <w:pPr>
        <w:pStyle w:val="Text"/>
      </w:pPr>
      <w:r w:rsidRPr="00214D91">
        <w:t xml:space="preserve">Stable isotope ratios of oxygen and hydrogen in the filtered waters were measured </w:t>
      </w:r>
      <w:r>
        <w:t xml:space="preserve">in three facilities. Samples collected in 2016 were </w:t>
      </w:r>
      <w:r w:rsidRPr="00214D91">
        <w:t>measured by TC/EA-IRMS at the Boston University Stable Isotope Laboratory in early 2017.</w:t>
      </w:r>
      <w:r>
        <w:t xml:space="preserve"> Samples collected from 2017</w:t>
      </w:r>
      <w:r>
        <w:softHyphen/>
        <w:t xml:space="preserve">–2020 were measured </w:t>
      </w:r>
      <w:r w:rsidRPr="00214D91">
        <w:t>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Pr="00214D91">
        <w:fldChar w:fldCharType="begin"/>
      </w:r>
      <w:r w:rsidR="00A844EA">
        <w:instrText xml:space="preserve"> ADDIN ZOTERO_ITEM CSL_CITATION {"citationID":"wwtzjk0D","properties":{"formattedCitation":"(van Geldern &amp; Barth, 2012)","plainCitation":"(van Geldern &amp; Barth, 2012)","dontUpdate":true,"noteIndex":0},"citationItems":[{"id":5950,"uris":["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Pr="00214D91">
        <w:fldChar w:fldCharType="separate"/>
      </w:r>
      <w:r w:rsidRPr="00214D91">
        <w:t xml:space="preserve">van </w:t>
      </w:r>
      <w:proofErr w:type="spellStart"/>
      <w:r w:rsidRPr="00214D91">
        <w:t>Geldern</w:t>
      </w:r>
      <w:proofErr w:type="spellEnd"/>
      <w:r w:rsidRPr="00214D91">
        <w:t xml:space="preserve"> &amp; Barth (2012)</w:t>
      </w:r>
      <w:r w:rsidRPr="00214D91">
        <w:fldChar w:fldCharType="end"/>
      </w:r>
      <w:r w:rsidRPr="00214D91">
        <w:t xml:space="preserve">. </w:t>
      </w:r>
      <w:r w:rsidR="00A844EA">
        <w:t xml:space="preserve">Samples collected in 2021 were measured </w:t>
      </w:r>
      <w:r w:rsidR="000431F0">
        <w:t xml:space="preserve">at </w:t>
      </w:r>
      <w:r w:rsidR="00A844EA">
        <w:t xml:space="preserve">the University of Michigan </w:t>
      </w:r>
      <w:r w:rsidR="00A844EA" w:rsidRPr="000E51A0">
        <w:rPr>
          <w:highlight w:val="yellow"/>
        </w:rPr>
        <w:t>[lab details]</w:t>
      </w:r>
      <w:r w:rsidR="000431F0">
        <w:t xml:space="preserve"> on a similar Picarro 2130i CRDS</w:t>
      </w:r>
      <w:r w:rsidR="00A844EA">
        <w:t xml:space="preserve">. </w:t>
      </w:r>
    </w:p>
    <w:p w14:paraId="7CDBEC47" w14:textId="6976CD2A" w:rsidR="004441B0" w:rsidRPr="004441B0" w:rsidRDefault="004441B0" w:rsidP="004441B0">
      <w:pPr>
        <w:pStyle w:val="BodyText"/>
      </w:pPr>
    </w:p>
    <w:p w14:paraId="2B558C1D" w14:textId="7FCF5827" w:rsidR="004441B0" w:rsidRDefault="00D204DD" w:rsidP="00D204DD">
      <w:pPr>
        <w:pStyle w:val="Heading-Main"/>
      </w:pPr>
      <w:r>
        <w:t>3 Data</w:t>
      </w:r>
    </w:p>
    <w:p w14:paraId="6F5F61FC" w14:textId="393EF6DC" w:rsidR="00A576C2" w:rsidRDefault="00A576C2" w:rsidP="00A576C2">
      <w:pPr>
        <w:pStyle w:val="BodyText"/>
      </w:pPr>
    </w:p>
    <w:p w14:paraId="3F912891" w14:textId="77777777" w:rsidR="00A576C2" w:rsidRPr="00A576C2" w:rsidRDefault="00A576C2" w:rsidP="00A576C2">
      <w:pPr>
        <w:pStyle w:val="BodyText"/>
      </w:pPr>
    </w:p>
    <w:p w14:paraId="3905C657" w14:textId="21377636" w:rsidR="004441B0" w:rsidRDefault="004441B0" w:rsidP="004441B0">
      <w:pPr>
        <w:pStyle w:val="BodyText"/>
      </w:pPr>
    </w:p>
    <w:p w14:paraId="4105CD5C" w14:textId="77777777" w:rsidR="00794A95" w:rsidRDefault="00794A95" w:rsidP="00794A95">
      <w:pPr>
        <w:pStyle w:val="BodyText"/>
        <w:keepNext/>
      </w:pPr>
      <w:r>
        <w:rPr>
          <w:noProof/>
        </w:rPr>
        <w:lastRenderedPageBreak/>
        <w:drawing>
          <wp:inline distT="0" distB="0" distL="0" distR="0" wp14:anchorId="45B24B3A" wp14:editId="1CA8A328">
            <wp:extent cx="5943600" cy="3626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14:paraId="67BEC7F6" w14:textId="6D19BAA8" w:rsidR="00794A95" w:rsidRDefault="00794A95" w:rsidP="007965A2">
      <w:pPr>
        <w:pStyle w:val="FigureorTableCaption"/>
      </w:pPr>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2</w:t>
      </w:r>
      <w:r w:rsidRPr="007965A2">
        <w:rPr>
          <w:b/>
          <w:bCs/>
        </w:rPr>
        <w:fldChar w:fldCharType="end"/>
      </w:r>
      <w:r>
        <w:t xml:space="preserve"> Water isotope measurements</w:t>
      </w:r>
    </w:p>
    <w:p w14:paraId="4A10D21F" w14:textId="77777777" w:rsidR="00547F2A" w:rsidRDefault="00794A95" w:rsidP="00547F2A">
      <w:pPr>
        <w:pStyle w:val="Caption"/>
        <w:keepNext/>
      </w:pPr>
      <w:r>
        <w:rPr>
          <w:noProof/>
        </w:rPr>
        <w:drawing>
          <wp:inline distT="0" distB="0" distL="0" distR="0" wp14:anchorId="3B15CE59" wp14:editId="12C5CFF8">
            <wp:extent cx="5943600" cy="3882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943600" cy="3882390"/>
                    </a:xfrm>
                    <a:prstGeom prst="rect">
                      <a:avLst/>
                    </a:prstGeom>
                  </pic:spPr>
                </pic:pic>
              </a:graphicData>
            </a:graphic>
          </wp:inline>
        </w:drawing>
      </w:r>
    </w:p>
    <w:p w14:paraId="6408FC0B" w14:textId="46EC75B0" w:rsidR="00794A95" w:rsidRDefault="00547F2A" w:rsidP="007965A2">
      <w:pPr>
        <w:pStyle w:val="FigureorTableCaption"/>
      </w:pPr>
      <w:r w:rsidRPr="007965A2">
        <w:rPr>
          <w:b/>
          <w:bCs/>
        </w:rPr>
        <w:lastRenderedPageBreak/>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3</w:t>
      </w:r>
      <w:r w:rsidRPr="007965A2">
        <w:rPr>
          <w:b/>
          <w:bCs/>
        </w:rPr>
        <w:fldChar w:fldCharType="end"/>
      </w:r>
      <w:r w:rsidR="007965A2" w:rsidRPr="007965A2">
        <w:rPr>
          <w:b/>
          <w:bCs/>
        </w:rPr>
        <w:t>.</w:t>
      </w:r>
      <w:r>
        <w:t xml:space="preserve"> Lake water isotopes and lake height records from </w:t>
      </w:r>
      <w:r w:rsidRPr="00980096">
        <w:t>Global Reservoirs and Lakes Monitor (G-REALM)</w:t>
      </w:r>
    </w:p>
    <w:p w14:paraId="0B391342" w14:textId="47389911" w:rsidR="004441B0" w:rsidRDefault="00D204DD" w:rsidP="00D204DD">
      <w:pPr>
        <w:pStyle w:val="Heading-Main"/>
      </w:pPr>
      <w:r>
        <w:t>4 Results</w:t>
      </w:r>
    </w:p>
    <w:p w14:paraId="28949E9D" w14:textId="77777777" w:rsidR="00473FDC" w:rsidRDefault="00473FDC" w:rsidP="00473FDC">
      <w:pPr>
        <w:pStyle w:val="Heading-Main"/>
      </w:pPr>
      <w:r>
        <w:rPr>
          <w:noProof/>
        </w:rPr>
        <w:lastRenderedPageBreak/>
        <w:drawing>
          <wp:inline distT="0" distB="0" distL="0" distR="0" wp14:anchorId="4B188C1C" wp14:editId="07C3F940">
            <wp:extent cx="5892800" cy="741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892800" cy="7416800"/>
                    </a:xfrm>
                    <a:prstGeom prst="rect">
                      <a:avLst/>
                    </a:prstGeom>
                  </pic:spPr>
                </pic:pic>
              </a:graphicData>
            </a:graphic>
          </wp:inline>
        </w:drawing>
      </w:r>
    </w:p>
    <w:p w14:paraId="6154ED00" w14:textId="18A4BFC7" w:rsidR="00473FDC" w:rsidRDefault="00473FDC" w:rsidP="00473FDC">
      <w:pPr>
        <w:pStyle w:val="FigureorTableCaption"/>
      </w:pPr>
      <w:r w:rsidRPr="00473FDC">
        <w:rPr>
          <w:b/>
          <w:bCs/>
        </w:rPr>
        <w:t xml:space="preserve">Figure </w:t>
      </w:r>
      <w:r w:rsidRPr="00473FDC">
        <w:rPr>
          <w:b/>
          <w:bCs/>
        </w:rPr>
        <w:fldChar w:fldCharType="begin"/>
      </w:r>
      <w:r w:rsidRPr="00473FDC">
        <w:rPr>
          <w:b/>
          <w:bCs/>
        </w:rPr>
        <w:instrText xml:space="preserve"> SEQ Figure \* ARABIC </w:instrText>
      </w:r>
      <w:r w:rsidRPr="00473FDC">
        <w:rPr>
          <w:b/>
          <w:bCs/>
        </w:rPr>
        <w:fldChar w:fldCharType="separate"/>
      </w:r>
      <w:r w:rsidRPr="00473FDC">
        <w:rPr>
          <w:b/>
          <w:bCs/>
          <w:noProof/>
        </w:rPr>
        <w:t>4</w:t>
      </w:r>
      <w:r w:rsidRPr="00473FDC">
        <w:rPr>
          <w:b/>
          <w:bCs/>
        </w:rPr>
        <w:fldChar w:fldCharType="end"/>
      </w:r>
      <w:r w:rsidRPr="00473FDC">
        <w:rPr>
          <w:b/>
          <w:bCs/>
        </w:rPr>
        <w:t>.</w:t>
      </w:r>
      <w:r w:rsidRPr="00BC148E">
        <w:t xml:space="preserve"> Lake evaporation models with varying input conditions</w:t>
      </w:r>
    </w:p>
    <w:p w14:paraId="48214F1A" w14:textId="19795FDE" w:rsidR="004441B0" w:rsidRDefault="00D204DD" w:rsidP="00D204DD">
      <w:pPr>
        <w:pStyle w:val="Heading-Main"/>
      </w:pPr>
      <w:r>
        <w:t xml:space="preserve">5 </w:t>
      </w:r>
      <w:r w:rsidR="004441B0">
        <w:t>Conclusions</w:t>
      </w:r>
    </w:p>
    <w:p w14:paraId="2AAC1B8D" w14:textId="27A9B8FB" w:rsidR="004441B0" w:rsidRDefault="004441B0" w:rsidP="004441B0">
      <w:pPr>
        <w:pStyle w:val="BodyText"/>
      </w:pPr>
    </w:p>
    <w:p w14:paraId="6AC4CBC4" w14:textId="2F0291E9" w:rsidR="004441B0" w:rsidRDefault="007965A2" w:rsidP="007965A2">
      <w:pPr>
        <w:pStyle w:val="Heading-Main"/>
      </w:pPr>
      <w:r>
        <w:t>Acknowledgements</w:t>
      </w:r>
    </w:p>
    <w:p w14:paraId="10A46C51" w14:textId="05E6656B" w:rsidR="007965A2" w:rsidRDefault="007965A2" w:rsidP="007965A2">
      <w:pPr>
        <w:pStyle w:val="Heading-Main"/>
      </w:pPr>
      <w:r>
        <w:t>Open Research</w:t>
      </w:r>
    </w:p>
    <w:p w14:paraId="56FD4D87" w14:textId="2BABA75A" w:rsidR="004441B0" w:rsidRDefault="007965A2" w:rsidP="007965A2">
      <w:pPr>
        <w:pStyle w:val="Heading-Main"/>
      </w:pPr>
      <w:r>
        <w:t>References</w:t>
      </w:r>
    </w:p>
    <w:p w14:paraId="17FCB949" w14:textId="77777777" w:rsidR="00473FDC" w:rsidRPr="00473FDC" w:rsidRDefault="000431F0" w:rsidP="00473FDC">
      <w:pPr>
        <w:pStyle w:val="Reference"/>
      </w:pPr>
      <w:r>
        <w:fldChar w:fldCharType="begin"/>
      </w:r>
      <w:r w:rsidR="00473FDC">
        <w:instrText xml:space="preserve"> ADDIN ZOTERO_BIBL {"uncited":[],"omitted":[],"custom":[]} CSL_BIBLIOGRAPHY </w:instrText>
      </w:r>
      <w:r>
        <w:fldChar w:fldCharType="separate"/>
      </w:r>
      <w:r w:rsidR="00473FDC" w:rsidRPr="00473FDC">
        <w:t xml:space="preserve">Avery, S. (2012). </w:t>
      </w:r>
      <w:r w:rsidR="00473FDC" w:rsidRPr="00473FDC">
        <w:rPr>
          <w:i/>
          <w:iCs/>
        </w:rPr>
        <w:t>Lake Turkana &amp; The Lower Omo: Hydrological Impacts of Gibe III &amp; Lower Omo Irrigation Development</w:t>
      </w:r>
      <w:r w:rsidR="00473FDC" w:rsidRPr="00473FDC">
        <w:t>. University of Oxford African Studies Centre. Retrieved from https://www.africanstudies.ox.ac.uk/research-projects/lake-turkana-and-the-lower-omo-hydrological-impacts-of-major-dam-and-irrigation-de</w:t>
      </w:r>
    </w:p>
    <w:p w14:paraId="555CEC7A" w14:textId="77777777" w:rsidR="00473FDC" w:rsidRPr="00473FDC" w:rsidRDefault="00473FDC" w:rsidP="00473FDC">
      <w:pPr>
        <w:pStyle w:val="Reference"/>
      </w:pPr>
      <w:r w:rsidRPr="00473FDC">
        <w:t xml:space="preserve">van </w:t>
      </w:r>
      <w:proofErr w:type="spellStart"/>
      <w:r w:rsidRPr="00473FDC">
        <w:t>Geldern</w:t>
      </w:r>
      <w:proofErr w:type="spellEnd"/>
      <w:r w:rsidRPr="00473FDC">
        <w:t xml:space="preserve">, R., &amp; Barth, J. A. C. (2012). Optimization of instrument setup and post-run corrections for oxygen and hydrogen stable isotope measurements of water by isotope ratio infrared spectroscopy (IRIS). </w:t>
      </w:r>
      <w:r w:rsidRPr="00473FDC">
        <w:rPr>
          <w:i/>
          <w:iCs/>
        </w:rPr>
        <w:t>Limnology and Oceanography: Methods</w:t>
      </w:r>
      <w:r w:rsidRPr="00473FDC">
        <w:t xml:space="preserve">, </w:t>
      </w:r>
      <w:r w:rsidRPr="00473FDC">
        <w:rPr>
          <w:i/>
          <w:iCs/>
        </w:rPr>
        <w:t>10</w:t>
      </w:r>
      <w:r w:rsidRPr="00473FDC">
        <w:t>(12), 1024–1036. https://doi.org/10.4319/lom.2012.10.1024</w:t>
      </w:r>
    </w:p>
    <w:p w14:paraId="68E8DEAF" w14:textId="77777777" w:rsidR="00473FDC" w:rsidRPr="00473FDC" w:rsidRDefault="00473FDC" w:rsidP="00473FDC">
      <w:pPr>
        <w:pStyle w:val="Reference"/>
      </w:pPr>
      <w:proofErr w:type="spellStart"/>
      <w:r w:rsidRPr="00473FDC">
        <w:t>Hijmans</w:t>
      </w:r>
      <w:proofErr w:type="spellEnd"/>
      <w:r w:rsidRPr="00473FDC">
        <w:t xml:space="preserve">, R. J., Cameron, S. E., Parra, J. L., Jones, P. G., &amp; Jarvis, A. (2005). Very </w:t>
      </w:r>
      <w:proofErr w:type="gramStart"/>
      <w:r w:rsidRPr="00473FDC">
        <w:t>high resolution</w:t>
      </w:r>
      <w:proofErr w:type="gramEnd"/>
      <w:r w:rsidRPr="00473FDC">
        <w:t xml:space="preserve"> interpolated climate surfaces for global land areas. </w:t>
      </w:r>
      <w:r w:rsidRPr="00473FDC">
        <w:rPr>
          <w:i/>
          <w:iCs/>
        </w:rPr>
        <w:t>International Journal of Climatology</w:t>
      </w:r>
      <w:r w:rsidRPr="00473FDC">
        <w:t xml:space="preserve">, </w:t>
      </w:r>
      <w:r w:rsidRPr="00473FDC">
        <w:rPr>
          <w:i/>
          <w:iCs/>
        </w:rPr>
        <w:t>25</w:t>
      </w:r>
      <w:r w:rsidRPr="00473FDC">
        <w:t>(15), 1965–1978. https://doi.org/10.1002/joc.1276</w:t>
      </w:r>
    </w:p>
    <w:p w14:paraId="48B3BBA9" w14:textId="77777777" w:rsidR="00473FDC" w:rsidRPr="00473FDC" w:rsidRDefault="00473FDC" w:rsidP="00473FDC">
      <w:pPr>
        <w:pStyle w:val="Reference"/>
      </w:pPr>
      <w:r w:rsidRPr="00473FDC">
        <w:t xml:space="preserve">Hopson, A. J. (1982). </w:t>
      </w:r>
      <w:r w:rsidRPr="00473FDC">
        <w:rPr>
          <w:i/>
          <w:iCs/>
        </w:rPr>
        <w:t>Lake Turkana: a report on the findings of the Lake Turkana project, 1972-1975</w:t>
      </w:r>
      <w:r w:rsidRPr="00473FDC">
        <w:t xml:space="preserve"> (p. 382). London: Government of Kenya and The Ministry of Overseas Development.</w:t>
      </w:r>
    </w:p>
    <w:p w14:paraId="3233254D" w14:textId="77777777" w:rsidR="00473FDC" w:rsidRPr="00473FDC" w:rsidRDefault="00473FDC" w:rsidP="00473FDC">
      <w:pPr>
        <w:pStyle w:val="Reference"/>
      </w:pPr>
      <w:proofErr w:type="spellStart"/>
      <w:r w:rsidRPr="00473FDC">
        <w:t>Passey</w:t>
      </w:r>
      <w:proofErr w:type="spellEnd"/>
      <w:r w:rsidRPr="00473FDC">
        <w:t xml:space="preserve">, B. H., Levin, N. E., Cerling, T. E., Brown, F. H., &amp; </w:t>
      </w:r>
      <w:proofErr w:type="spellStart"/>
      <w:r w:rsidRPr="00473FDC">
        <w:t>Eiler</w:t>
      </w:r>
      <w:proofErr w:type="spellEnd"/>
      <w:r w:rsidRPr="00473FDC">
        <w:t xml:space="preserve">, J. M. (2010). High-temperature environments of human evolution in East Africa based on bond ordering in paleosol carbonates. </w:t>
      </w:r>
      <w:r w:rsidRPr="00473FDC">
        <w:rPr>
          <w:i/>
          <w:iCs/>
        </w:rPr>
        <w:t>Proceedings of the National Academy of Sciences</w:t>
      </w:r>
      <w:r w:rsidRPr="00473FDC">
        <w:t xml:space="preserve">, </w:t>
      </w:r>
      <w:r w:rsidRPr="00473FDC">
        <w:rPr>
          <w:i/>
          <w:iCs/>
        </w:rPr>
        <w:t>107</w:t>
      </w:r>
      <w:r w:rsidRPr="00473FDC">
        <w:t>(25), 11245–11249. https://doi.org/10.1073/pnas.1001824107</w:t>
      </w:r>
    </w:p>
    <w:p w14:paraId="734001AE" w14:textId="4818FE4F" w:rsidR="000431F0" w:rsidRPr="007965A2" w:rsidRDefault="000431F0" w:rsidP="00473FDC">
      <w:pPr>
        <w:pStyle w:val="Reference"/>
      </w:pPr>
      <w:r>
        <w:fldChar w:fldCharType="end"/>
      </w:r>
    </w:p>
    <w:sectPr w:rsidR="000431F0" w:rsidRPr="007965A2" w:rsidSect="00EB1F27">
      <w:head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2CCBA" w14:textId="77777777" w:rsidR="00956F10" w:rsidRDefault="00956F10" w:rsidP="007965A2">
      <w:r>
        <w:separator/>
      </w:r>
    </w:p>
  </w:endnote>
  <w:endnote w:type="continuationSeparator" w:id="0">
    <w:p w14:paraId="4E4B99B2" w14:textId="77777777" w:rsidR="00956F10" w:rsidRDefault="00956F10" w:rsidP="0079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5A7FA" w14:textId="77777777" w:rsidR="00956F10" w:rsidRDefault="00956F10" w:rsidP="007965A2">
      <w:r>
        <w:separator/>
      </w:r>
    </w:p>
  </w:footnote>
  <w:footnote w:type="continuationSeparator" w:id="0">
    <w:p w14:paraId="7470E946" w14:textId="77777777" w:rsidR="00956F10" w:rsidRDefault="00956F10" w:rsidP="00796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958" w14:textId="549A7ECA" w:rsidR="007965A2" w:rsidRDefault="007965A2" w:rsidP="007965A2">
    <w:pPr>
      <w:pStyle w:val="Header"/>
      <w:jc w:val="center"/>
    </w:pPr>
    <w:r>
      <w:t xml:space="preserve">manuscript </w:t>
    </w:r>
    <w:r>
      <w:t>in preparation for</w:t>
    </w:r>
    <w:r>
      <w:t xml:space="preserve"> </w:t>
    </w:r>
    <w:r>
      <w:rPr>
        <w:i/>
      </w:rPr>
      <w:t xml:space="preserve">replace this text with name of </w:t>
    </w:r>
    <w:r w:rsidRPr="007778ED">
      <w:rPr>
        <w:i/>
      </w:rPr>
      <w:t>AGU journal</w:t>
    </w:r>
  </w:p>
  <w:p w14:paraId="40CB97D3" w14:textId="77777777" w:rsidR="007965A2" w:rsidRDefault="0079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8EF1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8C24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DEC7D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ACCC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CF8A7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985A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2AAE8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F0CF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3" w15:restartNumberingAfterBreak="0">
    <w:nsid w:val="6F8D4F2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A08536D"/>
    <w:multiLevelType w:val="hybridMultilevel"/>
    <w:tmpl w:val="8464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9"/>
  </w:num>
  <w:num w:numId="3">
    <w:abstractNumId w:val="7"/>
  </w:num>
  <w:num w:numId="4">
    <w:abstractNumId w:val="15"/>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12"/>
  </w:num>
  <w:num w:numId="14">
    <w:abstractNumId w:val="11"/>
  </w:num>
  <w:num w:numId="15">
    <w:abstractNumId w:val="22"/>
  </w:num>
  <w:num w:numId="16">
    <w:abstractNumId w:val="16"/>
  </w:num>
  <w:num w:numId="17">
    <w:abstractNumId w:val="17"/>
  </w:num>
  <w:num w:numId="18">
    <w:abstractNumId w:val="19"/>
  </w:num>
  <w:num w:numId="19">
    <w:abstractNumId w:val="20"/>
  </w:num>
  <w:num w:numId="20">
    <w:abstractNumId w:val="21"/>
  </w:num>
  <w:num w:numId="21">
    <w:abstractNumId w:val="13"/>
  </w:num>
  <w:num w:numId="22">
    <w:abstractNumId w:val="18"/>
  </w:num>
  <w:num w:numId="23">
    <w:abstractNumId w:val="14"/>
  </w:num>
  <w:num w:numId="24">
    <w:abstractNumId w:val="25"/>
  </w:num>
  <w:num w:numId="25">
    <w:abstractNumId w:val="10"/>
  </w:num>
  <w:num w:numId="26">
    <w:abstractNumId w:val="23"/>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attachedTemplate r:id="rId1"/>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1B0"/>
    <w:rsid w:val="00015D13"/>
    <w:rsid w:val="000431F0"/>
    <w:rsid w:val="000B295C"/>
    <w:rsid w:val="000E51A0"/>
    <w:rsid w:val="001B469D"/>
    <w:rsid w:val="00214D91"/>
    <w:rsid w:val="00240921"/>
    <w:rsid w:val="00293A4C"/>
    <w:rsid w:val="003569D6"/>
    <w:rsid w:val="00375DFF"/>
    <w:rsid w:val="003943EF"/>
    <w:rsid w:val="003A0192"/>
    <w:rsid w:val="00432193"/>
    <w:rsid w:val="004441B0"/>
    <w:rsid w:val="00473FDC"/>
    <w:rsid w:val="00491158"/>
    <w:rsid w:val="00547F2A"/>
    <w:rsid w:val="00555A40"/>
    <w:rsid w:val="00587539"/>
    <w:rsid w:val="005E673B"/>
    <w:rsid w:val="005F20E8"/>
    <w:rsid w:val="00730395"/>
    <w:rsid w:val="00794A95"/>
    <w:rsid w:val="00794FFD"/>
    <w:rsid w:val="007965A2"/>
    <w:rsid w:val="00956F10"/>
    <w:rsid w:val="0096245A"/>
    <w:rsid w:val="009C4516"/>
    <w:rsid w:val="009D4B8A"/>
    <w:rsid w:val="00A0547C"/>
    <w:rsid w:val="00A576C2"/>
    <w:rsid w:val="00A65237"/>
    <w:rsid w:val="00A844EA"/>
    <w:rsid w:val="00A93AB9"/>
    <w:rsid w:val="00AB7635"/>
    <w:rsid w:val="00B341B8"/>
    <w:rsid w:val="00C32049"/>
    <w:rsid w:val="00C80423"/>
    <w:rsid w:val="00CC6055"/>
    <w:rsid w:val="00D204DD"/>
    <w:rsid w:val="00D442D3"/>
    <w:rsid w:val="00E10A18"/>
    <w:rsid w:val="00E81CBD"/>
    <w:rsid w:val="00EB1F27"/>
    <w:rsid w:val="00FA14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E361"/>
  <w15:chartTrackingRefBased/>
  <w15:docId w15:val="{FEDECD99-BE36-E643-AAD4-ACE6DCFC3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4DD"/>
    <w:rPr>
      <w:rFonts w:ascii="Times New Roman" w:eastAsia="Calibri" w:hAnsi="Times New Roman" w:cs="Times New Roman"/>
      <w:sz w:val="20"/>
      <w:szCs w:val="20"/>
    </w:rPr>
  </w:style>
  <w:style w:type="paragraph" w:styleId="Heading1">
    <w:name w:val="heading 1"/>
    <w:basedOn w:val="Normal"/>
    <w:next w:val="BodyText"/>
    <w:link w:val="Heading1Char"/>
    <w:uiPriority w:val="9"/>
    <w:qFormat/>
    <w:rsid w:val="00015D13"/>
    <w:pPr>
      <w:keepNext/>
      <w:keepLines/>
      <w:numPr>
        <w:numId w:val="26"/>
      </w:numPr>
      <w:spacing w:before="48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015D13"/>
    <w:pPr>
      <w:keepNext/>
      <w:keepLines/>
      <w:numPr>
        <w:ilvl w:val="1"/>
        <w:numId w:val="26"/>
      </w:numPr>
      <w:spacing w:before="20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015D13"/>
    <w:pPr>
      <w:keepNext/>
      <w:keepLines/>
      <w:numPr>
        <w:ilvl w:val="2"/>
        <w:numId w:val="26"/>
      </w:numPr>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015D13"/>
    <w:pPr>
      <w:keepNext/>
      <w:keepLines/>
      <w:numPr>
        <w:ilvl w:val="3"/>
        <w:numId w:val="26"/>
      </w:numPr>
      <w:spacing w:before="20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015D13"/>
    <w:pPr>
      <w:keepNext/>
      <w:keepLines/>
      <w:numPr>
        <w:ilvl w:val="4"/>
        <w:numId w:val="26"/>
      </w:numPr>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15D13"/>
    <w:pPr>
      <w:keepNext/>
      <w:keepLines/>
      <w:numPr>
        <w:ilvl w:val="5"/>
        <w:numId w:val="26"/>
      </w:numPr>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Normal"/>
    <w:link w:val="Heading7Char"/>
    <w:uiPriority w:val="9"/>
    <w:semiHidden/>
    <w:unhideWhenUsed/>
    <w:qFormat/>
    <w:rsid w:val="00D204DD"/>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4D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4D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rsid w:val="00D204D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04DD"/>
  </w:style>
  <w:style w:type="paragraph" w:styleId="Title">
    <w:name w:val="Title"/>
    <w:basedOn w:val="Normal"/>
    <w:next w:val="Normal"/>
    <w:link w:val="TitleChar"/>
    <w:uiPriority w:val="10"/>
    <w:qFormat/>
    <w:rsid w:val="00D204DD"/>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D204DD"/>
    <w:rPr>
      <w:rFonts w:ascii="Times New Roman" w:eastAsiaTheme="majorEastAsia" w:hAnsi="Times New Roman" w:cstheme="majorBidi"/>
      <w:b/>
      <w:spacing w:val="-10"/>
      <w:kern w:val="28"/>
      <w:sz w:val="28"/>
      <w:szCs w:val="56"/>
    </w:rPr>
  </w:style>
  <w:style w:type="paragraph" w:styleId="Subtitle">
    <w:name w:val="Subtitle"/>
    <w:basedOn w:val="Title"/>
    <w:next w:val="BodyText"/>
    <w:link w:val="SubtitleChar"/>
    <w:qFormat/>
    <w:rsid w:val="00587539"/>
    <w:pPr>
      <w:spacing w:before="120"/>
    </w:pPr>
    <w:rPr>
      <w:b w:val="0"/>
      <w:sz w:val="30"/>
      <w:szCs w:val="30"/>
    </w:rPr>
  </w:style>
  <w:style w:type="character" w:customStyle="1" w:styleId="SubtitleChar">
    <w:name w:val="Subtitle Char"/>
    <w:basedOn w:val="DefaultParagraphFont"/>
    <w:link w:val="Subtitle"/>
    <w:rsid w:val="00587539"/>
    <w:rPr>
      <w:rFonts w:ascii="Helvetica Neue" w:eastAsiaTheme="majorEastAsia" w:hAnsi="Helvetica Neue" w:cstheme="majorBidi"/>
      <w:bCs/>
      <w:color w:val="000000" w:themeColor="text1"/>
      <w:sz w:val="30"/>
      <w:szCs w:val="30"/>
    </w:rPr>
  </w:style>
  <w:style w:type="character" w:customStyle="1" w:styleId="Heading1Char">
    <w:name w:val="Heading 1 Char"/>
    <w:basedOn w:val="DefaultParagraphFont"/>
    <w:link w:val="Heading1"/>
    <w:uiPriority w:val="9"/>
    <w:rsid w:val="00A93AB9"/>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A93AB9"/>
    <w:rPr>
      <w:rFonts w:ascii="Helvetica Neue" w:eastAsiaTheme="majorEastAsia" w:hAnsi="Helvetica Neue" w:cstheme="majorBidi"/>
      <w:b/>
      <w:bCs/>
      <w:color w:val="000000" w:themeColor="text1"/>
      <w:szCs w:val="32"/>
    </w:rPr>
  </w:style>
  <w:style w:type="paragraph" w:styleId="Caption">
    <w:name w:val="caption"/>
    <w:basedOn w:val="Normal"/>
    <w:link w:val="CaptionChar"/>
    <w:rsid w:val="00015D13"/>
    <w:pPr>
      <w:spacing w:after="360"/>
      <w:ind w:left="432" w:right="432"/>
    </w:pPr>
    <w:rPr>
      <w:i/>
      <w:sz w:val="21"/>
    </w:rPr>
  </w:style>
  <w:style w:type="paragraph" w:styleId="BlockText">
    <w:name w:val="Block Text"/>
    <w:basedOn w:val="Normal"/>
    <w:autoRedefine/>
    <w:uiPriority w:val="99"/>
    <w:unhideWhenUsed/>
    <w:qFormat/>
    <w:rsid w:val="00B341B8"/>
    <w:pPr>
      <w:spacing w:line="276" w:lineRule="auto"/>
      <w:ind w:right="1151"/>
    </w:pPr>
    <w:rPr>
      <w:rFonts w:eastAsiaTheme="minorEastAsia"/>
      <w:b/>
      <w:iCs/>
      <w:sz w:val="22"/>
      <w:szCs w:val="22"/>
      <w:lang w:val="en"/>
    </w:rPr>
  </w:style>
  <w:style w:type="paragraph" w:styleId="BodyText2">
    <w:name w:val="Body Text 2"/>
    <w:basedOn w:val="Normal"/>
    <w:link w:val="BodyText2Char"/>
    <w:autoRedefine/>
    <w:uiPriority w:val="99"/>
    <w:unhideWhenUsed/>
    <w:qFormat/>
    <w:rsid w:val="00B341B8"/>
    <w:pPr>
      <w:tabs>
        <w:tab w:val="left" w:pos="4820"/>
      </w:tabs>
      <w:spacing w:before="120" w:after="360" w:line="480" w:lineRule="auto"/>
    </w:pPr>
    <w:rPr>
      <w:b/>
    </w:rPr>
  </w:style>
  <w:style w:type="character" w:customStyle="1" w:styleId="BodyText2Char">
    <w:name w:val="Body Text 2 Char"/>
    <w:basedOn w:val="DefaultParagraphFont"/>
    <w:link w:val="BodyText2"/>
    <w:uiPriority w:val="99"/>
    <w:rsid w:val="00B341B8"/>
    <w:rPr>
      <w:rFonts w:ascii="Helvetica" w:hAnsi="Helvetica"/>
      <w:b/>
    </w:rPr>
  </w:style>
  <w:style w:type="paragraph" w:customStyle="1" w:styleId="BodyText4">
    <w:name w:val="Body Text 4"/>
    <w:basedOn w:val="Normal"/>
    <w:autoRedefine/>
    <w:qFormat/>
    <w:rsid w:val="00B341B8"/>
    <w:pPr>
      <w:spacing w:after="1800" w:line="271" w:lineRule="auto"/>
    </w:pPr>
    <w:rPr>
      <w:rFonts w:eastAsia="Arial" w:cs="Arial"/>
      <w:b/>
      <w:sz w:val="22"/>
      <w:szCs w:val="22"/>
      <w:lang w:val="en"/>
    </w:rPr>
  </w:style>
  <w:style w:type="paragraph" w:styleId="ListBullet">
    <w:name w:val="List Bullet"/>
    <w:basedOn w:val="Normal"/>
    <w:autoRedefine/>
    <w:uiPriority w:val="99"/>
    <w:unhideWhenUsed/>
    <w:qFormat/>
    <w:rsid w:val="00B341B8"/>
    <w:pPr>
      <w:numPr>
        <w:numId w:val="2"/>
      </w:numPr>
      <w:spacing w:line="276" w:lineRule="auto"/>
      <w:contextualSpacing/>
    </w:pPr>
    <w:rPr>
      <w:rFonts w:eastAsia="Arial" w:cs="Arial"/>
      <w:sz w:val="22"/>
      <w:szCs w:val="22"/>
      <w:lang w:val="en"/>
    </w:rPr>
  </w:style>
  <w:style w:type="paragraph" w:styleId="List2">
    <w:name w:val="List 2"/>
    <w:basedOn w:val="Normal"/>
    <w:autoRedefine/>
    <w:uiPriority w:val="99"/>
    <w:unhideWhenUsed/>
    <w:qFormat/>
    <w:rsid w:val="00B341B8"/>
    <w:pPr>
      <w:spacing w:line="276" w:lineRule="auto"/>
      <w:ind w:left="720" w:hanging="360"/>
      <w:contextualSpacing/>
    </w:pPr>
    <w:rPr>
      <w:rFonts w:eastAsia="Arial" w:cs="Arial"/>
      <w:i/>
      <w:sz w:val="22"/>
      <w:szCs w:val="22"/>
      <w:lang w:val="en"/>
    </w:rPr>
  </w:style>
  <w:style w:type="table" w:customStyle="1" w:styleId="Table1">
    <w:name w:val="Table 1"/>
    <w:basedOn w:val="TableNormal"/>
    <w:uiPriority w:val="99"/>
    <w:rsid w:val="00B341B8"/>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paragraph" w:customStyle="1" w:styleId="TableHeader">
    <w:name w:val="Table Header"/>
    <w:basedOn w:val="Normal"/>
    <w:autoRedefine/>
    <w:qFormat/>
    <w:rsid w:val="00B341B8"/>
    <w:pPr>
      <w:widowControl w:val="0"/>
      <w:pBdr>
        <w:top w:val="nil"/>
        <w:left w:val="nil"/>
        <w:bottom w:val="nil"/>
        <w:right w:val="nil"/>
        <w:between w:val="nil"/>
      </w:pBdr>
    </w:pPr>
    <w:rPr>
      <w:rFonts w:eastAsia="Arial" w:cs="Arial"/>
      <w:b/>
      <w:lang w:val="en"/>
    </w:rPr>
  </w:style>
  <w:style w:type="paragraph" w:customStyle="1" w:styleId="ListBulletAlt">
    <w:name w:val="List Bullet Alt"/>
    <w:basedOn w:val="ListBullet2"/>
    <w:autoRedefine/>
    <w:qFormat/>
    <w:rsid w:val="00B341B8"/>
    <w:pPr>
      <w:numPr>
        <w:numId w:val="4"/>
      </w:numPr>
      <w:spacing w:line="276" w:lineRule="auto"/>
    </w:pPr>
    <w:rPr>
      <w:rFonts w:eastAsia="Arial" w:cs="Arial"/>
      <w:sz w:val="22"/>
      <w:szCs w:val="22"/>
      <w:lang w:val="en"/>
    </w:rPr>
  </w:style>
  <w:style w:type="paragraph" w:styleId="ListBullet2">
    <w:name w:val="List Bullet 2"/>
    <w:basedOn w:val="Normal"/>
    <w:uiPriority w:val="99"/>
    <w:semiHidden/>
    <w:unhideWhenUsed/>
    <w:rsid w:val="00B341B8"/>
    <w:pPr>
      <w:numPr>
        <w:numId w:val="3"/>
      </w:numPr>
      <w:contextualSpacing/>
    </w:pPr>
  </w:style>
  <w:style w:type="table" w:customStyle="1" w:styleId="Table2">
    <w:name w:val="Table 2"/>
    <w:basedOn w:val="Table1"/>
    <w:uiPriority w:val="99"/>
    <w:rsid w:val="00B341B8"/>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BodyText">
    <w:name w:val="Body Text"/>
    <w:basedOn w:val="Normal"/>
    <w:link w:val="BodyTextChar"/>
    <w:qFormat/>
    <w:rsid w:val="00794FFD"/>
    <w:pPr>
      <w:ind w:firstLine="720"/>
    </w:pPr>
    <w:rPr>
      <w:rFonts w:eastAsia="Times New Roman"/>
    </w:rPr>
  </w:style>
  <w:style w:type="character" w:customStyle="1" w:styleId="BodyTextChar">
    <w:name w:val="Body Text Char"/>
    <w:basedOn w:val="DefaultParagraphFont"/>
    <w:link w:val="BodyText"/>
    <w:rsid w:val="00794FFD"/>
    <w:rPr>
      <w:rFonts w:ascii="Times New Roman" w:eastAsia="Times New Roman" w:hAnsi="Times New Roman" w:cs="Times New Roman"/>
    </w:rPr>
  </w:style>
  <w:style w:type="paragraph" w:customStyle="1" w:styleId="TableCaption">
    <w:name w:val="Table Caption"/>
    <w:basedOn w:val="Caption"/>
    <w:rsid w:val="00015D13"/>
    <w:pPr>
      <w:keepNext/>
    </w:pPr>
    <w:rPr>
      <w:iCs/>
    </w:rPr>
  </w:style>
  <w:style w:type="paragraph" w:styleId="NoSpacing">
    <w:name w:val="No Spacing"/>
    <w:link w:val="NoSpacingChar"/>
    <w:uiPriority w:val="1"/>
    <w:qFormat/>
    <w:rsid w:val="00015D13"/>
    <w:rPr>
      <w:rFonts w:eastAsiaTheme="minorEastAsia"/>
      <w:sz w:val="22"/>
      <w:szCs w:val="22"/>
      <w:lang w:eastAsia="zh-CN"/>
    </w:rPr>
  </w:style>
  <w:style w:type="character" w:customStyle="1" w:styleId="NoSpacingChar">
    <w:name w:val="No Spacing Char"/>
    <w:basedOn w:val="DefaultParagraphFont"/>
    <w:link w:val="NoSpacing"/>
    <w:uiPriority w:val="1"/>
    <w:rsid w:val="00015D13"/>
    <w:rPr>
      <w:rFonts w:eastAsiaTheme="minorEastAsia"/>
      <w:sz w:val="22"/>
      <w:szCs w:val="22"/>
      <w:lang w:eastAsia="zh-CN"/>
    </w:rPr>
  </w:style>
  <w:style w:type="paragraph" w:customStyle="1" w:styleId="ImageCaption">
    <w:name w:val="Image Caption"/>
    <w:basedOn w:val="Caption"/>
    <w:rsid w:val="00015D13"/>
    <w:pPr>
      <w:spacing w:after="240"/>
    </w:pPr>
    <w:rPr>
      <w:iCs/>
    </w:rPr>
  </w:style>
  <w:style w:type="paragraph" w:styleId="Header">
    <w:name w:val="header"/>
    <w:basedOn w:val="Normal"/>
    <w:link w:val="HeaderChar"/>
    <w:uiPriority w:val="99"/>
    <w:unhideWhenUsed/>
    <w:rsid w:val="00D204DD"/>
    <w:pPr>
      <w:tabs>
        <w:tab w:val="center" w:pos="4680"/>
        <w:tab w:val="right" w:pos="9360"/>
      </w:tabs>
    </w:pPr>
  </w:style>
  <w:style w:type="character" w:customStyle="1" w:styleId="HeaderChar">
    <w:name w:val="Header Char"/>
    <w:basedOn w:val="DefaultParagraphFont"/>
    <w:link w:val="Header"/>
    <w:uiPriority w:val="99"/>
    <w:rsid w:val="00D204DD"/>
    <w:rPr>
      <w:rFonts w:ascii="Times New Roman" w:eastAsia="Calibri" w:hAnsi="Times New Roman" w:cs="Times New Roman"/>
      <w:sz w:val="20"/>
      <w:szCs w:val="20"/>
    </w:rPr>
  </w:style>
  <w:style w:type="character" w:customStyle="1" w:styleId="Heading3Char">
    <w:name w:val="Heading 3 Char"/>
    <w:basedOn w:val="DefaultParagraphFont"/>
    <w:link w:val="Heading3"/>
    <w:uiPriority w:val="9"/>
    <w:rsid w:val="00015D13"/>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015D13"/>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015D13"/>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15D13"/>
    <w:rPr>
      <w:rFonts w:asciiTheme="majorHAnsi" w:eastAsiaTheme="majorEastAsia" w:hAnsiTheme="majorHAnsi" w:cstheme="majorBidi"/>
      <w:color w:val="4472C4" w:themeColor="accent1"/>
    </w:rPr>
  </w:style>
  <w:style w:type="paragraph" w:customStyle="1" w:styleId="Figure">
    <w:name w:val="Figure"/>
    <w:basedOn w:val="Normal"/>
    <w:rsid w:val="00015D13"/>
  </w:style>
  <w:style w:type="paragraph" w:customStyle="1" w:styleId="FigurewithCaption">
    <w:name w:val="Figure with Caption"/>
    <w:basedOn w:val="Figure"/>
    <w:rsid w:val="00015D13"/>
    <w:pPr>
      <w:keepNext/>
    </w:pPr>
  </w:style>
  <w:style w:type="character" w:customStyle="1" w:styleId="CaptionChar">
    <w:name w:val="Caption Char"/>
    <w:basedOn w:val="DefaultParagraphFont"/>
    <w:link w:val="Caption"/>
    <w:rsid w:val="00015D13"/>
    <w:rPr>
      <w:rFonts w:ascii="Georgia" w:hAnsi="Georgia"/>
      <w:i/>
      <w:sz w:val="21"/>
    </w:rPr>
  </w:style>
  <w:style w:type="paragraph" w:styleId="Bibliography">
    <w:name w:val="Bibliography"/>
    <w:basedOn w:val="Normal"/>
    <w:qFormat/>
    <w:rsid w:val="00375DFF"/>
    <w:pPr>
      <w:spacing w:line="480" w:lineRule="auto"/>
      <w:ind w:left="720" w:hanging="720"/>
    </w:pPr>
  </w:style>
  <w:style w:type="paragraph" w:customStyle="1" w:styleId="Abstract">
    <w:name w:val="Abstract"/>
    <w:basedOn w:val="Normal"/>
    <w:qFormat/>
    <w:rsid w:val="00D204DD"/>
    <w:pPr>
      <w:spacing w:before="120"/>
    </w:pPr>
    <w:rPr>
      <w:rFonts w:eastAsia="Times New Roman"/>
      <w:sz w:val="24"/>
      <w:szCs w:val="24"/>
    </w:rPr>
  </w:style>
  <w:style w:type="character" w:styleId="Hyperlink">
    <w:name w:val="Hyperlink"/>
    <w:rsid w:val="00D204DD"/>
    <w:rPr>
      <w:color w:val="0000FF"/>
      <w:u w:val="single"/>
    </w:rPr>
  </w:style>
  <w:style w:type="character" w:styleId="FollowedHyperlink">
    <w:name w:val="FollowedHyperlink"/>
    <w:basedOn w:val="DefaultParagraphFont"/>
    <w:uiPriority w:val="99"/>
    <w:semiHidden/>
    <w:unhideWhenUsed/>
    <w:rsid w:val="00D204DD"/>
    <w:rPr>
      <w:color w:val="954F72" w:themeColor="followedHyperlink"/>
      <w:u w:val="single"/>
    </w:rPr>
  </w:style>
  <w:style w:type="paragraph" w:customStyle="1" w:styleId="msonormal0">
    <w:name w:val="msonormal"/>
    <w:basedOn w:val="Normal"/>
    <w:rsid w:val="00A576C2"/>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D204DD"/>
  </w:style>
  <w:style w:type="paragraph" w:customStyle="1" w:styleId="Reference">
    <w:name w:val="Reference"/>
    <w:basedOn w:val="Normal"/>
    <w:rsid w:val="00A844EA"/>
    <w:pPr>
      <w:spacing w:before="120"/>
    </w:pPr>
    <w:rPr>
      <w:rFonts w:eastAsia="Times New Roman"/>
      <w:sz w:val="24"/>
      <w:szCs w:val="24"/>
    </w:rPr>
  </w:style>
  <w:style w:type="paragraph" w:customStyle="1" w:styleId="Heading-Secondary">
    <w:name w:val="Heading-Secondary"/>
    <w:basedOn w:val="Heading-Main"/>
    <w:qFormat/>
    <w:rsid w:val="00D204DD"/>
    <w:pPr>
      <w:ind w:left="720"/>
    </w:pPr>
    <w:rPr>
      <w:b w:val="0"/>
    </w:rPr>
  </w:style>
  <w:style w:type="paragraph" w:customStyle="1" w:styleId="Authors">
    <w:name w:val="Authors"/>
    <w:basedOn w:val="Normal"/>
    <w:rsid w:val="00D204DD"/>
    <w:pPr>
      <w:spacing w:before="120" w:after="360"/>
    </w:pPr>
    <w:rPr>
      <w:rFonts w:eastAsia="Times New Roman"/>
      <w:b/>
      <w:sz w:val="24"/>
      <w:szCs w:val="24"/>
    </w:rPr>
  </w:style>
  <w:style w:type="paragraph" w:customStyle="1" w:styleId="Text">
    <w:name w:val="Text"/>
    <w:basedOn w:val="Normal"/>
    <w:rsid w:val="00D204DD"/>
    <w:pPr>
      <w:spacing w:before="120"/>
      <w:ind w:firstLine="720"/>
    </w:pPr>
    <w:rPr>
      <w:rFonts w:eastAsia="Times New Roman"/>
      <w:sz w:val="24"/>
      <w:szCs w:val="24"/>
    </w:rPr>
  </w:style>
  <w:style w:type="paragraph" w:customStyle="1" w:styleId="FigureorTableCaption">
    <w:name w:val="Figure or Table Caption"/>
    <w:basedOn w:val="Normal"/>
    <w:rsid w:val="00D204DD"/>
    <w:pPr>
      <w:keepNext/>
      <w:spacing w:before="240"/>
      <w:outlineLvl w:val="0"/>
    </w:pPr>
    <w:rPr>
      <w:rFonts w:eastAsia="Times New Roman"/>
      <w:kern w:val="28"/>
      <w:sz w:val="24"/>
      <w:szCs w:val="24"/>
    </w:rPr>
  </w:style>
  <w:style w:type="paragraph" w:customStyle="1" w:styleId="Heading-Main">
    <w:name w:val="Heading-Main"/>
    <w:basedOn w:val="Normal"/>
    <w:rsid w:val="00D204DD"/>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D204DD"/>
    <w:pPr>
      <w:ind w:firstLine="0"/>
    </w:pPr>
  </w:style>
  <w:style w:type="paragraph" w:customStyle="1" w:styleId="KeyPoints">
    <w:name w:val="Key Points"/>
    <w:basedOn w:val="Normal"/>
    <w:rsid w:val="00D204DD"/>
    <w:pPr>
      <w:spacing w:before="120"/>
    </w:pPr>
    <w:rPr>
      <w:rFonts w:eastAsia="Times New Roman"/>
      <w:sz w:val="24"/>
      <w:szCs w:val="24"/>
    </w:rPr>
  </w:style>
  <w:style w:type="paragraph" w:customStyle="1" w:styleId="Note">
    <w:name w:val="Note"/>
    <w:basedOn w:val="Normal"/>
    <w:qFormat/>
    <w:rsid w:val="00D204DD"/>
    <w:pPr>
      <w:spacing w:before="240" w:after="240"/>
    </w:pPr>
    <w:rPr>
      <w:color w:val="00B0F0"/>
    </w:rPr>
  </w:style>
  <w:style w:type="paragraph" w:styleId="NormalWeb">
    <w:name w:val="Normal (Web)"/>
    <w:basedOn w:val="Normal"/>
    <w:uiPriority w:val="99"/>
    <w:semiHidden/>
    <w:unhideWhenUsed/>
    <w:rsid w:val="00D204DD"/>
    <w:rPr>
      <w:sz w:val="24"/>
      <w:szCs w:val="24"/>
    </w:rPr>
  </w:style>
  <w:style w:type="paragraph" w:styleId="Footer">
    <w:name w:val="footer"/>
    <w:basedOn w:val="Normal"/>
    <w:link w:val="FooterChar"/>
    <w:uiPriority w:val="99"/>
    <w:unhideWhenUsed/>
    <w:rsid w:val="00D204DD"/>
    <w:pPr>
      <w:tabs>
        <w:tab w:val="center" w:pos="4680"/>
        <w:tab w:val="right" w:pos="9360"/>
      </w:tabs>
    </w:pPr>
  </w:style>
  <w:style w:type="character" w:customStyle="1" w:styleId="FooterChar">
    <w:name w:val="Footer Char"/>
    <w:basedOn w:val="DefaultParagraphFont"/>
    <w:link w:val="Footer"/>
    <w:uiPriority w:val="99"/>
    <w:rsid w:val="00D204DD"/>
    <w:rPr>
      <w:rFonts w:ascii="Times New Roman" w:eastAsia="Calibri" w:hAnsi="Times New Roman" w:cs="Times New Roman"/>
      <w:sz w:val="20"/>
      <w:szCs w:val="20"/>
    </w:rPr>
  </w:style>
  <w:style w:type="paragraph" w:styleId="ListParagraph">
    <w:name w:val="List Paragraph"/>
    <w:basedOn w:val="Normal"/>
    <w:uiPriority w:val="34"/>
    <w:qFormat/>
    <w:rsid w:val="00D204DD"/>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D204DD"/>
    <w:rPr>
      <w:color w:val="808080"/>
      <w:shd w:val="clear" w:color="auto" w:fill="E6E6E6"/>
    </w:rPr>
  </w:style>
  <w:style w:type="paragraph" w:styleId="BalloonText">
    <w:name w:val="Balloon Text"/>
    <w:basedOn w:val="Normal"/>
    <w:link w:val="BalloonTextChar"/>
    <w:uiPriority w:val="99"/>
    <w:semiHidden/>
    <w:unhideWhenUsed/>
    <w:rsid w:val="00D204D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04DD"/>
    <w:rPr>
      <w:rFonts w:ascii="Segoe UI" w:eastAsia="Calibri" w:hAnsi="Segoe UI" w:cs="Segoe UI"/>
      <w:sz w:val="18"/>
      <w:szCs w:val="18"/>
    </w:rPr>
  </w:style>
  <w:style w:type="character" w:styleId="Emphasis">
    <w:name w:val="Emphasis"/>
    <w:basedOn w:val="DefaultParagraphFont"/>
    <w:uiPriority w:val="20"/>
    <w:qFormat/>
    <w:rsid w:val="00D204DD"/>
    <w:rPr>
      <w:i/>
      <w:iCs/>
    </w:rPr>
  </w:style>
  <w:style w:type="character" w:customStyle="1" w:styleId="Heading7Char">
    <w:name w:val="Heading 7 Char"/>
    <w:basedOn w:val="DefaultParagraphFont"/>
    <w:link w:val="Heading7"/>
    <w:uiPriority w:val="9"/>
    <w:semiHidden/>
    <w:rsid w:val="00D204DD"/>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D204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4D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0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ae.saslaw@stonybrook.edu"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ojifilesystem/Library/Group%20Containers/UBF8T346G9.Office/User%20Content.localized/Templates.localized/AGU_Manuscript_Word_Oct10_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U_Manuscript_Word_Oct10_21.dotx</Template>
  <TotalTime>103</TotalTime>
  <Pages>7</Pages>
  <Words>2239</Words>
  <Characters>11846</Characters>
  <Application>Microsoft Office Word</Application>
  <DocSecurity>0</DocSecurity>
  <Lines>74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 saslaw</dc:creator>
  <cp:keywords/>
  <dc:description/>
  <cp:lastModifiedBy>mae saslaw</cp:lastModifiedBy>
  <cp:revision>6</cp:revision>
  <dcterms:created xsi:type="dcterms:W3CDTF">2022-04-12T15:29:00Z</dcterms:created>
  <dcterms:modified xsi:type="dcterms:W3CDTF">2022-04-1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2+c510d9146"&gt;&lt;session id="623ozRPK"/&gt;&lt;style id="http://www.zotero.org/styles/american-geophysical-un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